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5B69EEDD"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24C8AC0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17B3C10" w14:textId="5E4F1B0C" w:rsidR="00B45437" w:rsidRPr="00B45437" w:rsidRDefault="00B45437" w:rsidP="00B45437">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Pr="00AC3C0B">
        <w:rPr>
          <w:rFonts w:ascii="Times New Roman" w:hAnsi="Times New Roman" w:cs="Times New Roman"/>
          <w:color w:val="000000" w:themeColor="text1"/>
        </w:rPr>
        <w:t>along the high symmetr</w:t>
      </w:r>
      <w:r>
        <w:rPr>
          <w:rFonts w:ascii="Times New Roman" w:hAnsi="Times New Roman" w:cs="Times New Roman"/>
          <w:color w:val="000000" w:themeColor="text1"/>
        </w:rPr>
        <w:t xml:space="preserve">ical path of the Brillouin zone 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exhibits a parabolic dispersion due to the rapid decay of transversal forces.42 No appreciable </w:t>
      </w:r>
      <w:r w:rsidRPr="00CF03CC">
        <w:rPr>
          <w:rFonts w:ascii="Times New Roman" w:hAnsi="Times New Roman" w:cs="Times New Roman"/>
          <w:color w:val="000000" w:themeColor="text1"/>
        </w:rPr>
        <w:lastRenderedPageBreak/>
        <w:t xml:space="preserve">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3FAF65D9"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sition to other possible allotropes upon heating like bulk SnSe. However, the phase transition is beyond the scope of this study. Thus we only concentrated on the medium–high temperature range (300–700 K), and chose 700 K as a ty</w:t>
      </w:r>
      <w:r w:rsidR="00557548">
        <w:rPr>
          <w:rFonts w:ascii="Times New Roman" w:hAnsi="Times New Roman" w:cs="Times New Roman"/>
          <w:color w:val="000000" w:themeColor="text1"/>
        </w:rPr>
        <w:t>pical temp</w:t>
      </w:r>
      <w:r w:rsidRPr="00CF03CC">
        <w:rPr>
          <w:rFonts w:ascii="Times New Roman" w:hAnsi="Times New Roman" w:cs="Times New Roman"/>
          <w:color w:val="000000" w:themeColor="text1"/>
        </w:rPr>
        <w:t>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777777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77777777" w:rsidR="00B45437" w:rsidRPr="00C07B53" w:rsidRDefault="00B45437" w:rsidP="00B45437">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p>
    <w:p w14:paraId="7F797BDC" w14:textId="77777777" w:rsidR="00B45437" w:rsidRPr="00B45437" w:rsidRDefault="00B45437" w:rsidP="00CF03CC">
      <w:pPr>
        <w:ind w:firstLineChars="288" w:firstLine="605"/>
        <w:jc w:val="left"/>
        <w:rPr>
          <w:rFonts w:ascii="Times New Roman" w:hAnsi="Times New Roman" w:cs="Times New Roman"/>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A20878"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A20878"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027D865C" w:rsidR="008F7A75"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24981971" w:rsidR="00A20878" w:rsidRPr="00C07B53" w:rsidRDefault="00A20878"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r w:rsidRPr="00A20878">
        <w:rPr>
          <w:rFonts w:ascii="Times New Roman" w:hAnsi="Times New Roman" w:cs="Times New Roman"/>
          <w:color w:val="000000" w:themeColor="text1"/>
        </w:rPr>
        <w:drawing>
          <wp:inline distT="0" distB="0" distL="0" distR="0" wp14:anchorId="09C846E1" wp14:editId="6353CB33">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A20878">
        <w:rPr>
          <w:rFonts w:ascii="Times New Roman" w:hAnsi="Times New Roman" w:cs="Times New Roman"/>
          <w:noProof/>
          <w:color w:val="000000" w:themeColor="text1"/>
        </w:rPr>
        <w:pict w14:anchorId="28E7B23E">
          <v:shape id="_x0000_i1029" type="#_x0000_t75" style="width:172.5pt;height:138.5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A20878"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30" type="#_x0000_t75" style="width:280.8pt;height:219.3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423DB04D" w14:textId="60D82419" w:rsidR="003D2515" w:rsidRPr="00C07B53" w:rsidRDefault="00BE3880" w:rsidP="00BB5CE3">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bookmarkStart w:id="0" w:name="_GoBack"/>
      <w:bookmarkEnd w:id="0"/>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3D2515"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A6DC70" w14:textId="77777777" w:rsidR="003755C9" w:rsidRDefault="003755C9" w:rsidP="00C154D6">
      <w:r>
        <w:separator/>
      </w:r>
    </w:p>
  </w:endnote>
  <w:endnote w:type="continuationSeparator" w:id="0">
    <w:p w14:paraId="7235B539" w14:textId="77777777" w:rsidR="003755C9" w:rsidRDefault="003755C9"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777ED7" w14:textId="77777777" w:rsidR="003755C9" w:rsidRDefault="003755C9" w:rsidP="00C154D6">
      <w:r>
        <w:separator/>
      </w:r>
    </w:p>
  </w:footnote>
  <w:footnote w:type="continuationSeparator" w:id="0">
    <w:p w14:paraId="368C74FC" w14:textId="77777777" w:rsidR="003755C9" w:rsidRDefault="003755C9"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755C9"/>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5C05"/>
    <w:rsid w:val="00DA61AF"/>
    <w:rsid w:val="00DA6D8F"/>
    <w:rsid w:val="00DC529A"/>
    <w:rsid w:val="00DD0F5A"/>
    <w:rsid w:val="00DD2143"/>
    <w:rsid w:val="00DE198D"/>
    <w:rsid w:val="00DF112F"/>
    <w:rsid w:val="00DF5AF5"/>
    <w:rsid w:val="00E111AD"/>
    <w:rsid w:val="00E2235C"/>
    <w:rsid w:val="00E26A75"/>
    <w:rsid w:val="00E32FF9"/>
    <w:rsid w:val="00E3491F"/>
    <w:rsid w:val="00E40670"/>
    <w:rsid w:val="00E45200"/>
    <w:rsid w:val="00E477E4"/>
    <w:rsid w:val="00E52B68"/>
    <w:rsid w:val="00E5665F"/>
    <w:rsid w:val="00E603CA"/>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BAF02-B2B3-4D78-A383-0FD2C8B44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52</TotalTime>
  <Pages>12</Pages>
  <Words>3470</Words>
  <Characters>19780</Characters>
  <Application>Microsoft Office Word</Application>
  <DocSecurity>0</DocSecurity>
  <Lines>164</Lines>
  <Paragraphs>46</Paragraphs>
  <ScaleCrop>false</ScaleCrop>
  <Company/>
  <LinksUpToDate>false</LinksUpToDate>
  <CharactersWithSpaces>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0</cp:revision>
  <dcterms:created xsi:type="dcterms:W3CDTF">2014-11-05T05:16:00Z</dcterms:created>
  <dcterms:modified xsi:type="dcterms:W3CDTF">2017-02-1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